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Pr="001D3312" w:rsidRDefault="00FD259C">
      <w:pPr>
        <w:pStyle w:val="ICCEPaperTitle"/>
      </w:pPr>
      <w:r w:rsidRPr="001D3312">
        <w:t xml:space="preserve">A Framework for Assessment Design in the Era of Generative AI: The </w:t>
      </w:r>
      <w:r w:rsidR="00B14460" w:rsidRPr="001D3312">
        <w:t>C</w:t>
      </w:r>
      <w:r w:rsidRPr="001D3312">
        <w:t xml:space="preserve">ase of </w:t>
      </w:r>
      <w:r w:rsidR="00B14460" w:rsidRPr="001D3312">
        <w:t>T</w:t>
      </w:r>
      <w:r w:rsidRPr="001D3312">
        <w:t>ake-</w:t>
      </w:r>
      <w:r w:rsidR="00B14460" w:rsidRPr="001D3312">
        <w:t>H</w:t>
      </w:r>
      <w:r w:rsidRPr="001D3312">
        <w:t xml:space="preserve">ome </w:t>
      </w:r>
      <w:r w:rsidR="00B14460" w:rsidRPr="001D3312">
        <w:t>A</w:t>
      </w:r>
      <w:r w:rsidRPr="001D3312">
        <w:t xml:space="preserve">ssignment in </w:t>
      </w:r>
      <w:r w:rsidR="00B14460" w:rsidRPr="001D3312">
        <w:t>S</w:t>
      </w:r>
      <w:r w:rsidRPr="001D3312">
        <w:t xml:space="preserve">oftware-related </w:t>
      </w:r>
      <w:r w:rsidR="00AE22D5" w:rsidRPr="001D3312">
        <w:t>Courses</w:t>
      </w:r>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854D9">
        <w:rPr>
          <w:color w:val="FF0000"/>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854D9">
        <w:rPr>
          <w:color w:val="FF0000"/>
        </w:rPr>
        <w:t>incorporating generative AI and</w:t>
      </w:r>
      <w:r w:rsidR="00FD259C" w:rsidRPr="00C854D9">
        <w:rPr>
          <w:color w:val="FF0000"/>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w:t>
      </w:r>
      <w:r w:rsidR="006A63C8" w:rsidRPr="00C854D9">
        <w:rPr>
          <w:color w:val="FF0000"/>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w:t>
      </w:r>
      <w:r>
        <w:t xml:space="preserve"> </w:t>
      </w:r>
      <w:r w:rsidR="00FD259C">
        <w:t xml:space="preserve">AI Education, Bloom Taxonomy, </w:t>
      </w:r>
      <w:r w:rsidR="00384868">
        <w:t>Computing Education</w:t>
      </w:r>
      <w:r w:rsidR="00776FAC">
        <w:rPr>
          <w:lang w:val="vi-VN"/>
        </w:rPr>
        <w:t>, G</w:t>
      </w:r>
      <w:r w:rsidR="00776FAC">
        <w:t>enerative AI, Assessment Design</w:t>
      </w:r>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6F2CC706"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620C0FB6"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 </w:instrText>
      </w:r>
      <w:r w:rsidR="00E95E0D">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DATA </w:instrText>
      </w:r>
      <w:r w:rsidR="00E95E0D">
        <w:fldChar w:fldCharType="end"/>
      </w:r>
      <w:r w:rsidRPr="00E701F0">
        <w:fldChar w:fldCharType="separate"/>
      </w:r>
      <w:r w:rsidR="00E95E0D">
        <w:rPr>
          <w:noProof/>
        </w:rPr>
        <w:t>(Almond et al., 2002; Gorin, 2006; Van den Berg et al., 2006;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E95E0D">
        <w:instrText xml:space="preserve"> ADDIN EN.CITE &lt;EndNote&gt;&lt;Cite&gt;&lt;Author&gt;Fergus&lt;/Author&gt;&lt;Year&gt;2023&lt;/Year&gt;&lt;RecNum&gt;5&lt;/RecNum&gt;&lt;DisplayText&gt;(Suzanne Fergus et al., 2023;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6&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E95E0D">
        <w:rPr>
          <w:noProof/>
        </w:rPr>
        <w:t>(Suzanne Fergus et al., 2023;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E95E0D">
        <w:instrText xml:space="preserve"> ADDIN EN.CITE &lt;EndNote&gt;&lt;Cite&gt;&lt;Author&gt;Yeadon&lt;/Author&gt;&lt;Year&gt;2023&lt;/Year&gt;&lt;RecNum&gt;7&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7&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E95E0D">
        <w:instrText xml:space="preserve"> ADDIN EN.CITE &lt;EndNote&gt;&lt;Cite&gt;&lt;Author&gt;Benuyenah&lt;/Author&gt;&lt;Year&gt;2023&lt;/Year&gt;&lt;RecNum&gt;8&lt;/RecNum&gt;&lt;DisplayText&gt;(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E95E0D">
        <w:rPr>
          <w:noProof/>
        </w:rPr>
        <w:t>(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E95E0D">
        <w:instrText xml:space="preserve"> ADDIN EN.CITE &lt;EndNote&gt;&lt;Cite&gt;&lt;Author&gt;Kooli&lt;/Author&gt;&lt;Year&gt;2023&lt;/Year&gt;&lt;RecNum&gt;9&lt;/RecNum&gt;&lt;DisplayText&gt;(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E95E0D">
        <w:rPr>
          <w:noProof/>
        </w:rPr>
        <w:t>(Kooli, 2023)</w:t>
      </w:r>
      <w:r w:rsidRPr="00E701F0">
        <w:fldChar w:fldCharType="end"/>
      </w:r>
      <w:r w:rsidRPr="00E701F0">
        <w:t>.</w:t>
      </w:r>
    </w:p>
    <w:p w14:paraId="1EEE88B7" w14:textId="4F46E6EB"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E95E0D">
        <w:instrText xml:space="preserve"> ADDIN EN.CITE &lt;EndNote&gt;&lt;Cite&gt;&lt;Author&gt;Emenike&lt;/Author&gt;&lt;Year&gt;2023&lt;/Year&gt;&lt;RecNum&gt;10&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E95E0D">
        <w:instrText xml:space="preserve"> ADDIN EN.CITE &lt;EndNote&gt;&lt;Cite&gt;&lt;Author&gt;Bretag&lt;/Author&gt;&lt;Year&gt;2019&lt;/Year&gt;&lt;RecNum&gt;11&lt;/RecNum&gt;&lt;DisplayText&gt;(Breta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E95E0D">
        <w:rPr>
          <w:noProof/>
        </w:rPr>
        <w:t>(Breta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5ADBC072"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E95E0D">
        <w:instrText xml:space="preserve"> ADDIN EN.CITE &lt;EndNote&gt;&lt;Cite&gt;&lt;Author&gt;Gilson&lt;/Author&gt;&lt;Year&gt;2023&lt;/Year&gt;&lt;RecNum&gt;13&lt;/RecNum&gt;&lt;DisplayText&gt;(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E95E0D">
        <w:rPr>
          <w:noProof/>
        </w:rPr>
        <w:t>(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E95E0D">
        <w:instrText xml:space="preserve"> ADDIN EN.CITE &lt;EndNote&gt;&lt;Cite&gt;&lt;Author&gt;Perkins&lt;/Author&gt;&lt;Year&gt;2023&lt;/Year&gt;&lt;RecNum&gt;14&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E95E0D">
        <w:instrText xml:space="preserve"> ADDIN EN.CITE &lt;EndNote&gt;&lt;Cite&gt;&lt;Author&gt;Fergus&lt;/Author&gt;&lt;Year&gt;2023&lt;/Year&gt;&lt;RecNum&gt;5&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 taxonomy</w:t>
      </w:r>
    </w:p>
    <w:p w14:paraId="7EA0AEC2" w14:textId="77777777" w:rsidR="004A45DF" w:rsidRDefault="004A45DF" w:rsidP="006073C0">
      <w:pPr>
        <w:pStyle w:val="ICCENormal"/>
      </w:pPr>
    </w:p>
    <w:p w14:paraId="755D509E" w14:textId="5EEACC0E"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E95E0D">
        <w:instrText xml:space="preserve"> ADDIN EN.CITE &lt;EndNote&gt;&lt;Cite&gt;&lt;Author&gt;Forehand&lt;/Author&gt;&lt;Year&gt;2010&lt;/Year&gt;&lt;RecNum&gt;1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3ED9DF77"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 </w:instrText>
      </w:r>
      <w:r w:rsidR="00E95E0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DATA </w:instrText>
      </w:r>
      <w:r w:rsidR="00E95E0D">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E95E0D">
        <w:instrText xml:space="preserve"> ADDIN EN.CITE &lt;EndNote&gt;&lt;Cite&gt;&lt;Author&gt;Chickering&lt;/Author&gt;&lt;Year&gt;1987&lt;/Year&gt;&lt;RecNum&gt;17&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6C3E87DF" w14:textId="0AA18EE0" w:rsidR="006073C0" w:rsidRDefault="00F6417D" w:rsidP="00F9051E">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E95E0D">
        <w:instrText xml:space="preserve"> ADDIN EN.CITE &lt;EndNote&gt;&lt;Cite&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E95E0D">
        <w:instrText xml:space="preserve"> ADDIN EN.CITE &lt;EndNote&gt;&lt;Cite&gt;&lt;Author&gt;Mellar&lt;/Author&gt;&lt;Year&gt;2018&lt;/Year&gt;&lt;RecNum&gt;19&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E95E0D">
        <w:instrText xml:space="preserve"> ADDIN EN.CITE &lt;EndNote&gt;&lt;Cite AuthorYear="1"&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6C691058" w14:textId="77777777" w:rsidR="001D3312" w:rsidRPr="001D3312" w:rsidRDefault="001D3312" w:rsidP="00F9051E">
      <w:pPr>
        <w:pStyle w:val="ICCENormal"/>
      </w:pPr>
    </w:p>
    <w:p w14:paraId="35EF547F" w14:textId="3E3EA6EA" w:rsidR="00F6417D" w:rsidRPr="00F6417D" w:rsidRDefault="001A297F" w:rsidP="00D65354">
      <w:pPr>
        <w:pStyle w:val="ICCEHeading2"/>
      </w:pPr>
      <w:r>
        <w:t>r</w:t>
      </w:r>
      <w:r w:rsidR="00F6417D" w:rsidRPr="00F6417D">
        <w:t>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7FF2DC40" w14:textId="77777777" w:rsidR="00E95E0D" w:rsidRPr="00E95E0D" w:rsidRDefault="00F6417D" w:rsidP="00E95E0D">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E95E0D" w:rsidRPr="00E95E0D">
        <w:rPr>
          <w:noProof/>
        </w:rPr>
        <w:t xml:space="preserve">Almond, R., Steinberg, L., &amp; Mislevy, R. (2002). Enhancing the design and delivery of assessment systems: A four-process architecture. </w:t>
      </w:r>
      <w:r w:rsidR="00E95E0D" w:rsidRPr="00E95E0D">
        <w:rPr>
          <w:i/>
          <w:noProof/>
        </w:rPr>
        <w:t>The Journal of Technology, Learning and Assessment</w:t>
      </w:r>
      <w:r w:rsidR="00E95E0D" w:rsidRPr="00E95E0D">
        <w:rPr>
          <w:noProof/>
        </w:rPr>
        <w:t>,</w:t>
      </w:r>
      <w:r w:rsidR="00E95E0D" w:rsidRPr="00E95E0D">
        <w:rPr>
          <w:i/>
          <w:noProof/>
        </w:rPr>
        <w:t xml:space="preserve"> 1</w:t>
      </w:r>
      <w:r w:rsidR="00E95E0D" w:rsidRPr="00E95E0D">
        <w:rPr>
          <w:noProof/>
        </w:rPr>
        <w:t xml:space="preserve">(5). </w:t>
      </w:r>
    </w:p>
    <w:p w14:paraId="0401E76B" w14:textId="77777777" w:rsidR="00E95E0D" w:rsidRPr="00E95E0D" w:rsidRDefault="00E95E0D" w:rsidP="00E95E0D">
      <w:pPr>
        <w:pStyle w:val="EndNoteBibliography"/>
        <w:ind w:left="720" w:hanging="720"/>
        <w:rPr>
          <w:noProof/>
        </w:rPr>
      </w:pPr>
      <w:r w:rsidRPr="00E95E0D">
        <w:rPr>
          <w:noProof/>
        </w:rPr>
        <w:t xml:space="preserve">Benuyenah, V. (2023). Commentary: ChatGPT use in higher education assessment: Prospects and epistemic threats. </w:t>
      </w:r>
      <w:r w:rsidRPr="00E95E0D">
        <w:rPr>
          <w:i/>
          <w:noProof/>
        </w:rPr>
        <w:t>Journal of Research in Innovative Teaching &amp; Learning</w:t>
      </w:r>
      <w:r w:rsidRPr="00E95E0D">
        <w:rPr>
          <w:noProof/>
        </w:rPr>
        <w:t>,</w:t>
      </w:r>
      <w:r w:rsidRPr="00E95E0D">
        <w:rPr>
          <w:i/>
          <w:noProof/>
        </w:rPr>
        <w:t xml:space="preserve"> 16</w:t>
      </w:r>
      <w:r w:rsidRPr="00E95E0D">
        <w:rPr>
          <w:noProof/>
        </w:rPr>
        <w:t xml:space="preserve">(1), 134-135. </w:t>
      </w:r>
    </w:p>
    <w:p w14:paraId="30A8B4B2" w14:textId="77777777" w:rsidR="00E95E0D" w:rsidRPr="00E95E0D" w:rsidRDefault="00E95E0D" w:rsidP="00E95E0D">
      <w:pPr>
        <w:pStyle w:val="EndNoteBibliography"/>
        <w:ind w:left="720" w:hanging="720"/>
        <w:rPr>
          <w:noProof/>
        </w:rPr>
      </w:pPr>
      <w:r w:rsidRPr="00E95E0D">
        <w:rPr>
          <w:noProof/>
        </w:rPr>
        <w:t xml:space="preserve">Bretag, T., Harper, R., Burton, M., Ellis, C., Newton, P., Rozenberg, P., Saddiqui, S., &amp; van Haeringen, K. (2019). Contract cheating: A survey of Australian university students. </w:t>
      </w:r>
      <w:r w:rsidRPr="00E95E0D">
        <w:rPr>
          <w:i/>
          <w:noProof/>
        </w:rPr>
        <w:t>Studies in Higher education</w:t>
      </w:r>
      <w:r w:rsidRPr="00E95E0D">
        <w:rPr>
          <w:noProof/>
        </w:rPr>
        <w:t>,</w:t>
      </w:r>
      <w:r w:rsidRPr="00E95E0D">
        <w:rPr>
          <w:i/>
          <w:noProof/>
        </w:rPr>
        <w:t xml:space="preserve"> 44</w:t>
      </w:r>
      <w:r w:rsidRPr="00E95E0D">
        <w:rPr>
          <w:noProof/>
        </w:rPr>
        <w:t xml:space="preserve">(11), 1837-1856. </w:t>
      </w:r>
    </w:p>
    <w:p w14:paraId="6166234E" w14:textId="77777777" w:rsidR="00E95E0D" w:rsidRPr="00E95E0D" w:rsidRDefault="00E95E0D" w:rsidP="00E95E0D">
      <w:pPr>
        <w:pStyle w:val="EndNoteBibliography"/>
        <w:ind w:left="720" w:hanging="720"/>
        <w:rPr>
          <w:noProof/>
        </w:rPr>
      </w:pPr>
      <w:r w:rsidRPr="00E95E0D">
        <w:rPr>
          <w:noProof/>
        </w:rPr>
        <w:t xml:space="preserve">Brookhart, S. M. (2013). </w:t>
      </w:r>
      <w:r w:rsidRPr="00E95E0D">
        <w:rPr>
          <w:i/>
          <w:noProof/>
        </w:rPr>
        <w:t>How to create and use rubrics for formative assessment and grading</w:t>
      </w:r>
      <w:r w:rsidRPr="00E95E0D">
        <w:rPr>
          <w:noProof/>
        </w:rPr>
        <w:t xml:space="preserve">. Ascd. </w:t>
      </w:r>
    </w:p>
    <w:p w14:paraId="47A783A2" w14:textId="77777777" w:rsidR="00E95E0D" w:rsidRPr="00E95E0D" w:rsidRDefault="00E95E0D" w:rsidP="00E95E0D">
      <w:pPr>
        <w:pStyle w:val="EndNoteBibliography"/>
        <w:ind w:left="720" w:hanging="720"/>
        <w:rPr>
          <w:noProof/>
        </w:rPr>
      </w:pPr>
      <w:r w:rsidRPr="00E95E0D">
        <w:rPr>
          <w:noProof/>
        </w:rPr>
        <w:t xml:space="preserve">Chickering, A. W., &amp; Gamson, Z. F. (1987). Seven principles for good practice in undergraduate education. </w:t>
      </w:r>
      <w:r w:rsidRPr="00E95E0D">
        <w:rPr>
          <w:i/>
          <w:noProof/>
        </w:rPr>
        <w:t>AAHE bulletin</w:t>
      </w:r>
      <w:r w:rsidRPr="00E95E0D">
        <w:rPr>
          <w:noProof/>
        </w:rPr>
        <w:t>,</w:t>
      </w:r>
      <w:r w:rsidRPr="00E95E0D">
        <w:rPr>
          <w:i/>
          <w:noProof/>
        </w:rPr>
        <w:t xml:space="preserve"> 3</w:t>
      </w:r>
      <w:r w:rsidRPr="00E95E0D">
        <w:rPr>
          <w:noProof/>
        </w:rPr>
        <w:t xml:space="preserve">, 7. </w:t>
      </w:r>
    </w:p>
    <w:p w14:paraId="047C65E9" w14:textId="77777777" w:rsidR="00E95E0D" w:rsidRPr="00E95E0D" w:rsidRDefault="00E95E0D" w:rsidP="00E95E0D">
      <w:pPr>
        <w:pStyle w:val="EndNoteBibliography"/>
        <w:ind w:left="720" w:hanging="720"/>
        <w:rPr>
          <w:noProof/>
        </w:rPr>
      </w:pPr>
      <w:r w:rsidRPr="00E95E0D">
        <w:rPr>
          <w:noProof/>
        </w:rPr>
        <w:t xml:space="preserve">Crawford, J., Cowling, M., &amp; Allen, K.-A. (2023). Leadership is needed for ethical ChatGPT: Character, assessment, and learning using artificial intelligence (AI). </w:t>
      </w:r>
      <w:r w:rsidRPr="00E95E0D">
        <w:rPr>
          <w:i/>
          <w:noProof/>
        </w:rPr>
        <w:t>Journal of University Teaching &amp; Learning Practice</w:t>
      </w:r>
      <w:r w:rsidRPr="00E95E0D">
        <w:rPr>
          <w:noProof/>
        </w:rPr>
        <w:t>,</w:t>
      </w:r>
      <w:r w:rsidRPr="00E95E0D">
        <w:rPr>
          <w:i/>
          <w:noProof/>
        </w:rPr>
        <w:t xml:space="preserve"> 20</w:t>
      </w:r>
      <w:r w:rsidRPr="00E95E0D">
        <w:rPr>
          <w:noProof/>
        </w:rPr>
        <w:t xml:space="preserve">(3), 02. </w:t>
      </w:r>
    </w:p>
    <w:p w14:paraId="2F4F72B2" w14:textId="77777777" w:rsidR="00E95E0D" w:rsidRPr="00E95E0D" w:rsidRDefault="00E95E0D" w:rsidP="00E95E0D">
      <w:pPr>
        <w:pStyle w:val="EndNoteBibliography"/>
        <w:ind w:left="720" w:hanging="720"/>
        <w:rPr>
          <w:noProof/>
        </w:rPr>
      </w:pPr>
      <w:r w:rsidRPr="00E95E0D">
        <w:rPr>
          <w:noProof/>
        </w:rPr>
        <w:t xml:space="preserve">Emenike, M. E., &amp; Emenike, B. U. (2023). Was This Title Generated by ChatGPT? Considerations for Artificial Intelligence Text-Generation Software Programs for Chemists and Chemistry Educators. </w:t>
      </w:r>
      <w:r w:rsidRPr="00E95E0D">
        <w:rPr>
          <w:i/>
          <w:noProof/>
        </w:rPr>
        <w:t>Journal of Chemical Education</w:t>
      </w:r>
      <w:r w:rsidRPr="00E95E0D">
        <w:rPr>
          <w:noProof/>
        </w:rPr>
        <w:t>,</w:t>
      </w:r>
      <w:r w:rsidRPr="00E95E0D">
        <w:rPr>
          <w:i/>
          <w:noProof/>
        </w:rPr>
        <w:t xml:space="preserve"> 100</w:t>
      </w:r>
      <w:r w:rsidRPr="00E95E0D">
        <w:rPr>
          <w:noProof/>
        </w:rPr>
        <w:t xml:space="preserve">(4), 1413-1418. </w:t>
      </w:r>
    </w:p>
    <w:p w14:paraId="2C416C35" w14:textId="77777777" w:rsidR="00E95E0D" w:rsidRPr="00E95E0D" w:rsidRDefault="00E95E0D" w:rsidP="00E95E0D">
      <w:pPr>
        <w:pStyle w:val="EndNoteBibliography"/>
        <w:ind w:left="720" w:hanging="720"/>
        <w:rPr>
          <w:noProof/>
        </w:rPr>
      </w:pPr>
      <w:r w:rsidRPr="00E95E0D">
        <w:rPr>
          <w:noProof/>
        </w:rPr>
        <w:t xml:space="preserve">Fergus, S., Botha, M., &amp; Ostovar, M. (2023). Evaluating academic answers generated using chatgpt. </w:t>
      </w:r>
      <w:r w:rsidRPr="00E95E0D">
        <w:rPr>
          <w:i/>
          <w:noProof/>
        </w:rPr>
        <w:t>Journal of Chemical Education</w:t>
      </w:r>
      <w:r w:rsidRPr="00E95E0D">
        <w:rPr>
          <w:noProof/>
        </w:rPr>
        <w:t xml:space="preserve">. </w:t>
      </w:r>
    </w:p>
    <w:p w14:paraId="3CDE6CE2" w14:textId="1B8762C6" w:rsidR="00E95E0D" w:rsidRPr="00E95E0D" w:rsidRDefault="00E95E0D" w:rsidP="00E95E0D">
      <w:pPr>
        <w:pStyle w:val="EndNoteBibliography"/>
        <w:ind w:left="720" w:hanging="720"/>
        <w:rPr>
          <w:noProof/>
        </w:rPr>
      </w:pPr>
      <w:r w:rsidRPr="00E95E0D">
        <w:rPr>
          <w:noProof/>
        </w:rPr>
        <w:t xml:space="preserve">Fergus, S., Botha, M., &amp; Ostovar, M. (2023). Evaluating Academic Answers Generated Using ChatGPT [Article]. </w:t>
      </w:r>
      <w:r w:rsidRPr="00E95E0D">
        <w:rPr>
          <w:i/>
          <w:noProof/>
        </w:rPr>
        <w:t>Journal of Chemical Education</w:t>
      </w:r>
      <w:r w:rsidRPr="00E95E0D">
        <w:rPr>
          <w:noProof/>
        </w:rPr>
        <w:t>,</w:t>
      </w:r>
      <w:r w:rsidRPr="00E95E0D">
        <w:rPr>
          <w:i/>
          <w:noProof/>
        </w:rPr>
        <w:t xml:space="preserve"> 100</w:t>
      </w:r>
      <w:r w:rsidRPr="00E95E0D">
        <w:rPr>
          <w:noProof/>
        </w:rPr>
        <w:t xml:space="preserve">(4), 1672-1675. </w:t>
      </w:r>
      <w:hyperlink r:id="rId11" w:history="1">
        <w:r w:rsidRPr="00E95E0D">
          <w:rPr>
            <w:rStyle w:val="Siuktni"/>
            <w:noProof/>
          </w:rPr>
          <w:t>https://doi.org/10.1021/acs.jchemed.3c00087</w:t>
        </w:r>
      </w:hyperlink>
      <w:r w:rsidRPr="00E95E0D">
        <w:rPr>
          <w:noProof/>
        </w:rPr>
        <w:t xml:space="preserve"> </w:t>
      </w:r>
    </w:p>
    <w:p w14:paraId="7C0BD4BD" w14:textId="77777777" w:rsidR="00E95E0D" w:rsidRPr="00E95E0D" w:rsidRDefault="00E95E0D" w:rsidP="00E95E0D">
      <w:pPr>
        <w:pStyle w:val="EndNoteBibliography"/>
        <w:ind w:left="720" w:hanging="720"/>
        <w:rPr>
          <w:noProof/>
        </w:rPr>
      </w:pPr>
      <w:r w:rsidRPr="00E95E0D">
        <w:rPr>
          <w:noProof/>
        </w:rPr>
        <w:t xml:space="preserve">Forehand, M. (2010). Bloom’s taxonomy. </w:t>
      </w:r>
      <w:r w:rsidRPr="00E95E0D">
        <w:rPr>
          <w:i/>
          <w:noProof/>
        </w:rPr>
        <w:t>Emerging perspectives on learning, teaching, and technology</w:t>
      </w:r>
      <w:r w:rsidRPr="00E95E0D">
        <w:rPr>
          <w:noProof/>
        </w:rPr>
        <w:t>,</w:t>
      </w:r>
      <w:r w:rsidRPr="00E95E0D">
        <w:rPr>
          <w:i/>
          <w:noProof/>
        </w:rPr>
        <w:t xml:space="preserve"> 41</w:t>
      </w:r>
      <w:r w:rsidRPr="00E95E0D">
        <w:rPr>
          <w:noProof/>
        </w:rPr>
        <w:t xml:space="preserve">(4), 47-56. </w:t>
      </w:r>
    </w:p>
    <w:p w14:paraId="2910C251" w14:textId="77777777" w:rsidR="00E95E0D" w:rsidRPr="00E95E0D" w:rsidRDefault="00E95E0D" w:rsidP="00E95E0D">
      <w:pPr>
        <w:pStyle w:val="EndNoteBibliography"/>
        <w:ind w:left="720" w:hanging="720"/>
        <w:rPr>
          <w:noProof/>
        </w:rPr>
      </w:pPr>
      <w:r w:rsidRPr="00E95E0D">
        <w:rPr>
          <w:noProof/>
        </w:rPr>
        <w:t xml:space="preserve">Geerling, W., Mateer, G. D., Wooten, J., &amp; Damodaran, N. (2023). ChatGPT has aced the test of understanding in college economics: Now what? </w:t>
      </w:r>
      <w:r w:rsidRPr="00E95E0D">
        <w:rPr>
          <w:i/>
          <w:noProof/>
        </w:rPr>
        <w:t>The American Economist</w:t>
      </w:r>
      <w:r w:rsidRPr="00E95E0D">
        <w:rPr>
          <w:noProof/>
        </w:rPr>
        <w:t xml:space="preserve">, 05694345231169654. </w:t>
      </w:r>
    </w:p>
    <w:p w14:paraId="67844CE5" w14:textId="77777777" w:rsidR="00E95E0D" w:rsidRPr="00E95E0D" w:rsidRDefault="00E95E0D" w:rsidP="00E95E0D">
      <w:pPr>
        <w:pStyle w:val="EndNoteBibliography"/>
        <w:ind w:left="720" w:hanging="720"/>
        <w:rPr>
          <w:noProof/>
        </w:rPr>
      </w:pPr>
      <w:r w:rsidRPr="00E95E0D">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E95E0D">
        <w:rPr>
          <w:i/>
          <w:noProof/>
        </w:rPr>
        <w:t>JMIR Medical Education</w:t>
      </w:r>
      <w:r w:rsidRPr="00E95E0D">
        <w:rPr>
          <w:noProof/>
        </w:rPr>
        <w:t>,</w:t>
      </w:r>
      <w:r w:rsidRPr="00E95E0D">
        <w:rPr>
          <w:i/>
          <w:noProof/>
        </w:rPr>
        <w:t xml:space="preserve"> 9</w:t>
      </w:r>
      <w:r w:rsidRPr="00E95E0D">
        <w:rPr>
          <w:noProof/>
        </w:rPr>
        <w:t xml:space="preserve">(1), e45312. </w:t>
      </w:r>
    </w:p>
    <w:p w14:paraId="318ABAF1" w14:textId="77777777" w:rsidR="00E95E0D" w:rsidRPr="00E95E0D" w:rsidRDefault="00E95E0D" w:rsidP="00E95E0D">
      <w:pPr>
        <w:pStyle w:val="EndNoteBibliography"/>
        <w:ind w:left="720" w:hanging="720"/>
        <w:rPr>
          <w:noProof/>
        </w:rPr>
      </w:pPr>
      <w:r w:rsidRPr="00E95E0D">
        <w:rPr>
          <w:noProof/>
        </w:rPr>
        <w:t xml:space="preserve">Gorin, J. S. (2006). Test design with cognition in mind. </w:t>
      </w:r>
      <w:r w:rsidRPr="00E95E0D">
        <w:rPr>
          <w:i/>
          <w:noProof/>
        </w:rPr>
        <w:t>Educational measurement: Issues and practice</w:t>
      </w:r>
      <w:r w:rsidRPr="00E95E0D">
        <w:rPr>
          <w:noProof/>
        </w:rPr>
        <w:t>,</w:t>
      </w:r>
      <w:r w:rsidRPr="00E95E0D">
        <w:rPr>
          <w:i/>
          <w:noProof/>
        </w:rPr>
        <w:t xml:space="preserve"> 25</w:t>
      </w:r>
      <w:r w:rsidRPr="00E95E0D">
        <w:rPr>
          <w:noProof/>
        </w:rPr>
        <w:t xml:space="preserve">(4), 21-35. </w:t>
      </w:r>
    </w:p>
    <w:p w14:paraId="5404DE95" w14:textId="77777777" w:rsidR="00E95E0D" w:rsidRPr="00E95E0D" w:rsidRDefault="00E95E0D" w:rsidP="00E95E0D">
      <w:pPr>
        <w:pStyle w:val="EndNoteBibliography"/>
        <w:ind w:left="720" w:hanging="720"/>
        <w:rPr>
          <w:noProof/>
        </w:rPr>
      </w:pPr>
      <w:r w:rsidRPr="00E95E0D">
        <w:rPr>
          <w:noProof/>
        </w:rPr>
        <w:t xml:space="preserve">Kooli, C. (2023). Chatbots in education and research: a critical examination of ethical implications and solutions. </w:t>
      </w:r>
      <w:r w:rsidRPr="00E95E0D">
        <w:rPr>
          <w:i/>
          <w:noProof/>
        </w:rPr>
        <w:t>Sustainability</w:t>
      </w:r>
      <w:r w:rsidRPr="00E95E0D">
        <w:rPr>
          <w:noProof/>
        </w:rPr>
        <w:t>,</w:t>
      </w:r>
      <w:r w:rsidRPr="00E95E0D">
        <w:rPr>
          <w:i/>
          <w:noProof/>
        </w:rPr>
        <w:t xml:space="preserve"> 15</w:t>
      </w:r>
      <w:r w:rsidRPr="00E95E0D">
        <w:rPr>
          <w:noProof/>
        </w:rPr>
        <w:t xml:space="preserve">(7), 5614. </w:t>
      </w:r>
    </w:p>
    <w:p w14:paraId="6A64831C" w14:textId="559F4BB2" w:rsidR="00E95E0D" w:rsidRPr="00E95E0D" w:rsidRDefault="00E95E0D" w:rsidP="00E95E0D">
      <w:pPr>
        <w:pStyle w:val="EndNoteBibliography"/>
        <w:ind w:left="720" w:hanging="720"/>
        <w:rPr>
          <w:noProof/>
        </w:rPr>
      </w:pPr>
      <w:r w:rsidRPr="00E95E0D">
        <w:rPr>
          <w:noProof/>
        </w:rPr>
        <w:t xml:space="preserve">Mellar, H., Peytcheva-Forsyth, R., Kocdar, S., Karadeniz, A., &amp; Yovkova, B. (2018). Addressing cheating in e-assessment using student authentication and authorship checking systems: Teachers' perspectives [Article]. </w:t>
      </w:r>
      <w:r w:rsidRPr="00E95E0D">
        <w:rPr>
          <w:i/>
          <w:noProof/>
        </w:rPr>
        <w:t>International Journal for Educational Integrity</w:t>
      </w:r>
      <w:r w:rsidRPr="00E95E0D">
        <w:rPr>
          <w:noProof/>
        </w:rPr>
        <w:t>,</w:t>
      </w:r>
      <w:r w:rsidRPr="00E95E0D">
        <w:rPr>
          <w:i/>
          <w:noProof/>
        </w:rPr>
        <w:t xml:space="preserve"> 14</w:t>
      </w:r>
      <w:r w:rsidRPr="00E95E0D">
        <w:rPr>
          <w:noProof/>
        </w:rPr>
        <w:t xml:space="preserve">(1), Article 2. </w:t>
      </w:r>
      <w:hyperlink r:id="rId12" w:history="1">
        <w:r w:rsidRPr="00E95E0D">
          <w:rPr>
            <w:rStyle w:val="Siuktni"/>
            <w:noProof/>
          </w:rPr>
          <w:t>https://doi.org/10.1007/s40979-018-0025-x</w:t>
        </w:r>
      </w:hyperlink>
      <w:r w:rsidRPr="00E95E0D">
        <w:rPr>
          <w:noProof/>
        </w:rPr>
        <w:t xml:space="preserve"> </w:t>
      </w:r>
    </w:p>
    <w:p w14:paraId="76DB8B64" w14:textId="77777777" w:rsidR="00E95E0D" w:rsidRPr="00E95E0D" w:rsidRDefault="00E95E0D" w:rsidP="00E95E0D">
      <w:pPr>
        <w:pStyle w:val="EndNoteBibliography"/>
        <w:ind w:left="720" w:hanging="720"/>
        <w:rPr>
          <w:noProof/>
        </w:rPr>
      </w:pPr>
      <w:r w:rsidRPr="00E95E0D">
        <w:rPr>
          <w:noProof/>
        </w:rPr>
        <w:t xml:space="preserve">Perkins, M. (2023). Academic Integrity considerations of AI Large Language Models in the post-pandemic era: ChatGPT and beyond. </w:t>
      </w:r>
      <w:r w:rsidRPr="00E95E0D">
        <w:rPr>
          <w:i/>
          <w:noProof/>
        </w:rPr>
        <w:t>Journal of University Teaching &amp; Learning Practice</w:t>
      </w:r>
      <w:r w:rsidRPr="00E95E0D">
        <w:rPr>
          <w:noProof/>
        </w:rPr>
        <w:t>,</w:t>
      </w:r>
      <w:r w:rsidRPr="00E95E0D">
        <w:rPr>
          <w:i/>
          <w:noProof/>
        </w:rPr>
        <w:t xml:space="preserve"> 20</w:t>
      </w:r>
      <w:r w:rsidRPr="00E95E0D">
        <w:rPr>
          <w:noProof/>
        </w:rPr>
        <w:t xml:space="preserve">(2), 07. </w:t>
      </w:r>
    </w:p>
    <w:p w14:paraId="67331D05" w14:textId="78A5F2B2" w:rsidR="00E95E0D" w:rsidRPr="00E95E0D" w:rsidRDefault="00E95E0D" w:rsidP="00E95E0D">
      <w:pPr>
        <w:pStyle w:val="EndNoteBibliography"/>
        <w:ind w:left="720" w:hanging="720"/>
        <w:rPr>
          <w:noProof/>
        </w:rPr>
      </w:pPr>
      <w:r w:rsidRPr="00E95E0D">
        <w:rPr>
          <w:noProof/>
        </w:rPr>
        <w:lastRenderedPageBreak/>
        <w:t xml:space="preserve">Perkins, M. (2023). Academic Integrity considerations of AI Large Language Models in the post-pandemic era: ChatGPT and beyond [Article]. </w:t>
      </w:r>
      <w:r w:rsidRPr="00E95E0D">
        <w:rPr>
          <w:i/>
          <w:noProof/>
        </w:rPr>
        <w:t>Journal of University Teaching and Learning Practice</w:t>
      </w:r>
      <w:r w:rsidRPr="00E95E0D">
        <w:rPr>
          <w:noProof/>
        </w:rPr>
        <w:t>,</w:t>
      </w:r>
      <w:r w:rsidRPr="00E95E0D">
        <w:rPr>
          <w:i/>
          <w:noProof/>
        </w:rPr>
        <w:t xml:space="preserve"> 20</w:t>
      </w:r>
      <w:r w:rsidRPr="00E95E0D">
        <w:rPr>
          <w:noProof/>
        </w:rPr>
        <w:t xml:space="preserve">(2), Article 7. </w:t>
      </w:r>
      <w:hyperlink r:id="rId13" w:history="1">
        <w:r w:rsidRPr="00E95E0D">
          <w:rPr>
            <w:rStyle w:val="Siuktni"/>
            <w:noProof/>
          </w:rPr>
          <w:t>https://doi.org/10.53761/1.20.02.07</w:t>
        </w:r>
      </w:hyperlink>
      <w:r w:rsidRPr="00E95E0D">
        <w:rPr>
          <w:noProof/>
        </w:rPr>
        <w:t xml:space="preserve"> </w:t>
      </w:r>
    </w:p>
    <w:p w14:paraId="43D0F243" w14:textId="77777777" w:rsidR="00E95E0D" w:rsidRPr="00E95E0D" w:rsidRDefault="00E95E0D" w:rsidP="00E95E0D">
      <w:pPr>
        <w:pStyle w:val="EndNoteBibliography"/>
        <w:ind w:left="720" w:hanging="720"/>
        <w:rPr>
          <w:noProof/>
        </w:rPr>
      </w:pPr>
      <w:r w:rsidRPr="00E95E0D">
        <w:rPr>
          <w:noProof/>
        </w:rPr>
        <w:t xml:space="preserve">Van den Berg, I., Admiraal, W., &amp; Pilot, A. (2006). Design principles and outcomes of peer assessment in higher education. </w:t>
      </w:r>
      <w:r w:rsidRPr="00E95E0D">
        <w:rPr>
          <w:i/>
          <w:noProof/>
        </w:rPr>
        <w:t>Studies in Higher education</w:t>
      </w:r>
      <w:r w:rsidRPr="00E95E0D">
        <w:rPr>
          <w:noProof/>
        </w:rPr>
        <w:t>,</w:t>
      </w:r>
      <w:r w:rsidRPr="00E95E0D">
        <w:rPr>
          <w:i/>
          <w:noProof/>
        </w:rPr>
        <w:t xml:space="preserve"> 31</w:t>
      </w:r>
      <w:r w:rsidRPr="00E95E0D">
        <w:rPr>
          <w:noProof/>
        </w:rPr>
        <w:t xml:space="preserve">(03), 341-356. </w:t>
      </w:r>
    </w:p>
    <w:p w14:paraId="1FF3B54A" w14:textId="77777777" w:rsidR="00E95E0D" w:rsidRPr="00E95E0D" w:rsidRDefault="00E95E0D" w:rsidP="00E95E0D">
      <w:pPr>
        <w:pStyle w:val="EndNoteBibliography"/>
        <w:ind w:left="720" w:hanging="720"/>
        <w:rPr>
          <w:noProof/>
        </w:rPr>
      </w:pPr>
      <w:r w:rsidRPr="00E95E0D">
        <w:rPr>
          <w:noProof/>
        </w:rPr>
        <w:t xml:space="preserve">Villarroel, V., Bloxham, S., Bruna, D., Bruna, C., &amp; Herrera-Seda, C. (2018). Authentic assessment: creating a blueprint for course design. </w:t>
      </w:r>
      <w:r w:rsidRPr="00E95E0D">
        <w:rPr>
          <w:i/>
          <w:noProof/>
        </w:rPr>
        <w:t>Assessment &amp; Evaluation in Higher Education</w:t>
      </w:r>
      <w:r w:rsidRPr="00E95E0D">
        <w:rPr>
          <w:noProof/>
        </w:rPr>
        <w:t>,</w:t>
      </w:r>
      <w:r w:rsidRPr="00E95E0D">
        <w:rPr>
          <w:i/>
          <w:noProof/>
        </w:rPr>
        <w:t xml:space="preserve"> 43</w:t>
      </w:r>
      <w:r w:rsidRPr="00E95E0D">
        <w:rPr>
          <w:noProof/>
        </w:rPr>
        <w:t xml:space="preserve">(5), 840-854. </w:t>
      </w:r>
    </w:p>
    <w:p w14:paraId="3407208E" w14:textId="77777777" w:rsidR="00E95E0D" w:rsidRPr="00E95E0D" w:rsidRDefault="00E95E0D" w:rsidP="00E95E0D">
      <w:pPr>
        <w:pStyle w:val="EndNoteBibliography"/>
        <w:ind w:left="720" w:hanging="720"/>
        <w:rPr>
          <w:noProof/>
        </w:rPr>
      </w:pPr>
      <w:r w:rsidRPr="00E95E0D">
        <w:rPr>
          <w:noProof/>
        </w:rPr>
        <w:t xml:space="preserve">Yeadon, W., Inyang, O.-O., Mizouri, A., Peach, A., &amp; Testrow, C. P. (2023). The death of the short-form physics essay in the coming AI revolution. </w:t>
      </w:r>
      <w:r w:rsidRPr="00E95E0D">
        <w:rPr>
          <w:i/>
          <w:noProof/>
        </w:rPr>
        <w:t>Physics Education</w:t>
      </w:r>
      <w:r w:rsidRPr="00E95E0D">
        <w:rPr>
          <w:noProof/>
        </w:rPr>
        <w:t>,</w:t>
      </w:r>
      <w:r w:rsidRPr="00E95E0D">
        <w:rPr>
          <w:i/>
          <w:noProof/>
        </w:rPr>
        <w:t xml:space="preserve"> 58</w:t>
      </w:r>
      <w:r w:rsidRPr="00E95E0D">
        <w:rPr>
          <w:noProof/>
        </w:rPr>
        <w:t xml:space="preserve">(3), 035027. </w:t>
      </w:r>
    </w:p>
    <w:p w14:paraId="048A19CC" w14:textId="68BC410A" w:rsidR="00E95E0D" w:rsidRPr="00E95E0D" w:rsidRDefault="00E95E0D" w:rsidP="00E95E0D">
      <w:pPr>
        <w:pStyle w:val="EndNoteBibliography"/>
        <w:ind w:left="720" w:hanging="720"/>
        <w:rPr>
          <w:noProof/>
        </w:rPr>
      </w:pPr>
      <w:r w:rsidRPr="00E95E0D">
        <w:rPr>
          <w:noProof/>
        </w:rPr>
        <w:t xml:space="preserve">Yeadon, W., Inyang, O. O., Mizouri, A., Peach, A., &amp; Testrow, C. P. (2023). The death of the short-form physics essay in the coming AI revolution [Article]. </w:t>
      </w:r>
      <w:r w:rsidRPr="00E95E0D">
        <w:rPr>
          <w:i/>
          <w:noProof/>
        </w:rPr>
        <w:t>Physics Education</w:t>
      </w:r>
      <w:r w:rsidRPr="00E95E0D">
        <w:rPr>
          <w:noProof/>
        </w:rPr>
        <w:t>,</w:t>
      </w:r>
      <w:r w:rsidRPr="00E95E0D">
        <w:rPr>
          <w:i/>
          <w:noProof/>
        </w:rPr>
        <w:t xml:space="preserve"> 58</w:t>
      </w:r>
      <w:r w:rsidRPr="00E95E0D">
        <w:rPr>
          <w:noProof/>
        </w:rPr>
        <w:t xml:space="preserve">(3), Article 035027. </w:t>
      </w:r>
      <w:hyperlink r:id="rId14" w:history="1">
        <w:r w:rsidRPr="00E95E0D">
          <w:rPr>
            <w:rStyle w:val="Siuktni"/>
            <w:noProof/>
          </w:rPr>
          <w:t>https://doi.org/10.1088/1361-6552/acc5cf</w:t>
        </w:r>
      </w:hyperlink>
      <w:r w:rsidRPr="00E95E0D">
        <w:rPr>
          <w:noProof/>
        </w:rPr>
        <w:t xml:space="preserve"> </w:t>
      </w:r>
    </w:p>
    <w:p w14:paraId="40FBC59D" w14:textId="1078C77F"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15"/>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7E577" w14:textId="77777777" w:rsidR="00260483" w:rsidRDefault="00260483">
      <w:r>
        <w:separator/>
      </w:r>
    </w:p>
  </w:endnote>
  <w:endnote w:type="continuationSeparator" w:id="0">
    <w:p w14:paraId="08ED7FBF" w14:textId="77777777" w:rsidR="00260483" w:rsidRDefault="00260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C6612" w14:textId="77777777" w:rsidR="00260483" w:rsidRDefault="00260483">
      <w:r>
        <w:separator/>
      </w:r>
    </w:p>
  </w:footnote>
  <w:footnote w:type="continuationSeparator" w:id="0">
    <w:p w14:paraId="66868E34" w14:textId="77777777" w:rsidR="00260483" w:rsidRDefault="002604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A297F"/>
    <w:rsid w:val="001C7BD0"/>
    <w:rsid w:val="001D3312"/>
    <w:rsid w:val="001E14CA"/>
    <w:rsid w:val="001E2E1B"/>
    <w:rsid w:val="001E3FB9"/>
    <w:rsid w:val="001F0620"/>
    <w:rsid w:val="001F211E"/>
    <w:rsid w:val="001F2E74"/>
    <w:rsid w:val="00202644"/>
    <w:rsid w:val="00207E4F"/>
    <w:rsid w:val="002228A8"/>
    <w:rsid w:val="00222913"/>
    <w:rsid w:val="00227817"/>
    <w:rsid w:val="002322C6"/>
    <w:rsid w:val="002376F5"/>
    <w:rsid w:val="002378FB"/>
    <w:rsid w:val="00242FE2"/>
    <w:rsid w:val="0024529B"/>
    <w:rsid w:val="00260483"/>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9F70AE"/>
    <w:rsid w:val="00A0212A"/>
    <w:rsid w:val="00A04031"/>
    <w:rsid w:val="00A170B0"/>
    <w:rsid w:val="00A209B3"/>
    <w:rsid w:val="00A4050B"/>
    <w:rsid w:val="00A508D7"/>
    <w:rsid w:val="00A51C53"/>
    <w:rsid w:val="00A562B4"/>
    <w:rsid w:val="00A74120"/>
    <w:rsid w:val="00A74908"/>
    <w:rsid w:val="00A812CC"/>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854D9"/>
    <w:rsid w:val="00CD65D7"/>
    <w:rsid w:val="00CD712F"/>
    <w:rsid w:val="00CE6A78"/>
    <w:rsid w:val="00CF0FE7"/>
    <w:rsid w:val="00CF7EB6"/>
    <w:rsid w:val="00D03E4A"/>
    <w:rsid w:val="00D1698E"/>
    <w:rsid w:val="00D176A8"/>
    <w:rsid w:val="00D20127"/>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95E0D"/>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3761/1.20.02.0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07/s40979-018-0025-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jchemed.3c00087"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8/1361-6552/acc5c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2013</Words>
  <Characters>12003</Characters>
  <Application>Microsoft Office Word</Application>
  <DocSecurity>0</DocSecurity>
  <Lines>220</Lines>
  <Paragraphs>66</Paragraphs>
  <ScaleCrop>false</ScaleCrop>
  <Company>NIE</Company>
  <LinksUpToDate>false</LinksUpToDate>
  <CharactersWithSpaces>1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33</cp:revision>
  <cp:lastPrinted>2009-01-07T15:17:00Z</cp:lastPrinted>
  <dcterms:created xsi:type="dcterms:W3CDTF">2023-08-02T10:51:00Z</dcterms:created>
  <dcterms:modified xsi:type="dcterms:W3CDTF">2024-01-08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